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5E4D9" w14:textId="1A08E2AE"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r w:rsidR="007C7CCC">
        <w:rPr>
          <w:sz w:val="32"/>
          <w:szCs w:val="32"/>
        </w:rPr>
        <w:t>V</w:t>
      </w:r>
      <w:r w:rsidR="00F33301" w:rsidRPr="007C7CCC">
        <w:rPr>
          <w:sz w:val="32"/>
          <w:szCs w:val="32"/>
        </w:rPr>
        <w:t xml:space="preserve">accine </w:t>
      </w:r>
      <w:r w:rsidR="007C7CCC">
        <w:rPr>
          <w:sz w:val="32"/>
          <w:szCs w:val="32"/>
        </w:rPr>
        <w:t>W</w:t>
      </w:r>
      <w:r w:rsidR="00F33301" w:rsidRPr="007C7CCC">
        <w:rPr>
          <w:sz w:val="32"/>
          <w:szCs w:val="32"/>
        </w:rPr>
        <w:t xml:space="preserve">aning  </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668184E6" w:rsidR="00B215BD" w:rsidRDefault="00B215BD" w:rsidP="00B215BD">
      <w:r>
        <w:rPr>
          <w:b/>
        </w:rPr>
        <w:t xml:space="preserve">Main Text: </w:t>
      </w:r>
      <w:r w:rsidR="00FA78C8">
        <w:t>4,119</w:t>
      </w:r>
      <w:r w:rsidRPr="00B215BD">
        <w:t xml:space="preserve"> words</w:t>
      </w:r>
    </w:p>
    <w:p w14:paraId="557CA813" w14:textId="77777777" w:rsidR="00B215BD" w:rsidRDefault="00B215BD" w:rsidP="00B215BD">
      <w:pPr>
        <w:rPr>
          <w:b/>
        </w:rPr>
      </w:pPr>
    </w:p>
    <w:p w14:paraId="1A045E97" w14:textId="691A6DEE" w:rsidR="00B215BD" w:rsidRDefault="00B215BD" w:rsidP="00B215BD">
      <w:pPr>
        <w:rPr>
          <w:b/>
        </w:rPr>
      </w:pPr>
      <w:r>
        <w:rPr>
          <w:b/>
        </w:rPr>
        <w:t xml:space="preserve">Abstract: </w:t>
      </w:r>
      <w:r w:rsidR="00FA78C8">
        <w:t>279</w:t>
      </w:r>
      <w:r w:rsidRPr="00B215BD">
        <w:t xml:space="preserve">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7578E801" w14:textId="4C0C25A0" w:rsidR="000E73B9" w:rsidRPr="00E45923" w:rsidRDefault="000E73B9" w:rsidP="00B215BD">
      <w:r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0039B631" w:rsidR="00417BC4" w:rsidRDefault="00785CDE" w:rsidP="00FB0C1C">
      <w:r>
        <w:t>Oral cholera v</w:t>
      </w:r>
      <w:r w:rsidR="00B215BD">
        <w:t xml:space="preserve">accination </w:t>
      </w:r>
      <w:r w:rsidR="00B16C77">
        <w:t xml:space="preserve">is </w:t>
      </w:r>
      <w:r w:rsidR="00995706">
        <w:t>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318CD575"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0E525D">
        <w:t xml:space="preserve">while birth and </w:t>
      </w:r>
      <w:r w:rsidR="0040551F">
        <w:t>death processes have</w:t>
      </w:r>
      <w:r w:rsidR="000E525D">
        <w:t xml:space="preserve"> relatively</w:t>
      </w:r>
      <w:r w:rsidR="0040551F">
        <w:t xml:space="preser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0E525D">
        <w:t xml:space="preserve"> in 2016</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2A38716E"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w:t>
      </w:r>
      <w:r w:rsidR="00AD2170">
        <w:t>is expected to</w:t>
      </w:r>
      <w:r w:rsidR="00D5161A">
        <w:t xml:space="preserve">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3581236F"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and so forth</w:t>
      </w:r>
      <w:r w:rsidR="00794770">
        <w:t>.</w:t>
      </w:r>
    </w:p>
    <w:p w14:paraId="30F32F5E" w14:textId="77777777" w:rsidR="006B582E" w:rsidRDefault="006B582E" w:rsidP="006B582E"/>
    <w:p w14:paraId="5225B6C9" w14:textId="16A8E3B6"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0"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4A922DC2"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w:t>
      </w:r>
      <w:r w:rsidR="00FC03E5">
        <w:t xml:space="preserve">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n-1</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544CD4AB" w:rsidR="00E717A8" w:rsidRDefault="00E717A8" w:rsidP="00E717A8">
      <w:r>
        <w:t xml:space="preserve">Currently, a complete </w:t>
      </w:r>
      <w:proofErr w:type="spellStart"/>
      <w:r w:rsidR="00063B8A">
        <w:t>kOCV</w:t>
      </w:r>
      <w:proofErr w:type="spellEnd"/>
      <w:r w:rsidR="00063B8A">
        <w:t xml:space="preserve"> </w:t>
      </w:r>
      <w:r>
        <w:t>cours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04134E00"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353A9">
        <w:t>5</w:t>
      </w:r>
      <w:r w:rsidR="007353A9" w:rsidRPr="007B1C07">
        <w:rPr>
          <w:vertAlign w:val="superscript"/>
        </w:rPr>
        <w:t>th</w:t>
      </w:r>
      <w:r w:rsidR="007353A9">
        <w:t xml:space="preserve"> </w:t>
      </w:r>
      <w:r w:rsidR="002603D6">
        <w:t xml:space="preserve">year assumed to be zero, as the </w:t>
      </w:r>
      <w:r w:rsidR="007353A9">
        <w:t xml:space="preserve">estimated </w:t>
      </w:r>
      <w:r w:rsidR="002603D6">
        <w:t>mean efficacy becomes negative.</w:t>
      </w:r>
      <w:r w:rsidR="00794770">
        <w:t xml:space="preserve"> Therefore, our last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4770">
        <w:t xml:space="preserve"> compartment before returning to full susceptibility is at 60 months (</w:t>
      </w:r>
      <m:oMath>
        <m:sSub>
          <m:sSubPr>
            <m:ctrlPr>
              <w:rPr>
                <w:rFonts w:ascii="Cambria Math" w:hAnsi="Cambria Math"/>
                <w:i/>
              </w:rPr>
            </m:ctrlPr>
          </m:sSubPr>
          <m:e>
            <m:r>
              <w:rPr>
                <w:rFonts w:ascii="Cambria Math" w:hAnsi="Cambria Math"/>
              </w:rPr>
              <m:t>V</m:t>
            </m:r>
          </m:e>
          <m:sub>
            <m:r>
              <w:rPr>
                <w:rFonts w:ascii="Cambria Math" w:hAnsi="Cambria Math"/>
              </w:rPr>
              <m:t>60</m:t>
            </m:r>
          </m:sub>
        </m:sSub>
      </m:oMath>
      <w:r w:rsidR="00794770">
        <w:t>).</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t>
      </w:r>
      <w:r>
        <w:lastRenderedPageBreak/>
        <w:t xml:space="preserve">with an equal rate of immigration, unless otherwise noted. Our main results assume that 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1"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lastRenderedPageBreak/>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5DBF35E1"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5C7B32"/>
    <w:p w14:paraId="51948384" w14:textId="32509DF5"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w:t>
      </w:r>
      <w:proofErr w:type="gramStart"/>
      <w:r>
        <w:t>is</w:t>
      </w:r>
      <w:proofErr w:type="gramEnd"/>
      <w:r>
        <w:t xml:space="preserve"> calculated by:</w:t>
      </w:r>
    </w:p>
    <w:p w14:paraId="5FDF418B" w14:textId="77777777" w:rsidR="006B2078" w:rsidRDefault="006B2078" w:rsidP="005C7B32"/>
    <w:p w14:paraId="04643F63" w14:textId="5A71554B" w:rsidR="00F03D33" w:rsidRPr="006B2078" w:rsidRDefault="006C5E7F" w:rsidP="005C7B32">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5C7B32"/>
    <w:p w14:paraId="61A5274D" w14:textId="33F14465"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m:t>
                </m:r>
              </m:sup>
            </m:sSup>
            <m:r>
              <w:rPr>
                <w:rFonts w:ascii="Cambria Math" w:hAnsi="Cambria Math"/>
              </w:rPr>
              <m:t>-1</m:t>
            </m:r>
          </m:e>
        </m:d>
      </m:oMath>
      <w:r w:rsidR="005634FB">
        <w:t xml:space="preserve"> where </w:t>
      </w:r>
      <m:oMath>
        <m:r>
          <w:rPr>
            <w:rFonts w:ascii="Cambria Math" w:hAnsi="Cambria Math"/>
          </w:rPr>
          <m:t>t=1</m:t>
        </m:r>
      </m:oMath>
      <w:r w:rsidR="005634FB">
        <w:t xml:space="preserve"> day</w:t>
      </w:r>
      <w:r w:rsidR="003D22B5">
        <w:t>.</w:t>
      </w:r>
      <w:r>
        <w:t xml:space="preserv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7AA1F7F8"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5DF54A25" w:rsidR="0083178D" w:rsidRDefault="005634FB" w:rsidP="001A3411">
      <w:r>
        <w:t>We examine the suspected</w:t>
      </w:r>
      <w:r w:rsidR="00961AF5">
        <w:t xml:space="preserv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2"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w:t>
      </w:r>
      <w:r w:rsidR="003B50B6">
        <w:lastRenderedPageBreak/>
        <w:t>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297600"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279C71E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9441C5">
        <w:t xml:space="preserve">4.06 </w:t>
      </w:r>
      <w:r w:rsidR="00234583">
        <w:t xml:space="preserve">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w:t>
      </w:r>
      <w:r w:rsidR="009441C5">
        <w:t>7</w:t>
      </w:r>
      <w:r w:rsidR="004D6579">
        <w:t xml:space="preserve"> years</w:t>
      </w:r>
      <w:r w:rsidR="00234583">
        <w:t xml:space="preserve">, </w:t>
      </w:r>
      <w:r w:rsidR="004D6579">
        <w:t>1.89 years,</w:t>
      </w:r>
      <w:r w:rsidR="00234583">
        <w:t xml:space="preserve"> and</w:t>
      </w:r>
      <w:r w:rsidR="009441C5">
        <w:t xml:space="preserve"> 5.16</w:t>
      </w:r>
      <w:r w:rsidR="004D6579">
        <w:t xml:space="preserve">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710878CD"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611082">
        <w:t xml:space="preserve"> of susceptible individuals</w:t>
      </w:r>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t>
      </w:r>
      <w:r w:rsidR="00611082">
        <w:t xml:space="preserve">However, recurring mass campaigns have diminishing returns per vaccine once herd immunity is achieved; meanwhile routine vaccination alone requires a long period of time to build-up herd immunity. </w:t>
      </w:r>
      <w:r w:rsidR="00FA5FFF">
        <w:t>We</w:t>
      </w:r>
      <w:r w:rsidR="00611082">
        <w:t xml:space="preserve"> therefore</w:t>
      </w:r>
      <w:r w:rsidR="00FA5FFF">
        <w:t xml:space="preserv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09A1CA"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666E4F">
        <w:t>6</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proofErr w:type="gramStart"/>
      <w:r w:rsidR="007F3DC4">
        <w:t>May,</w:t>
      </w:r>
      <w:proofErr w:type="gramEnd"/>
      <w:r w:rsidR="007F3DC4">
        <w:t xml:space="preserve">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0.94</m:t>
        </m:r>
      </m:oMath>
      <w:r w:rsidR="009539A9">
        <w:t>) (Fig S</w:t>
      </w:r>
      <w:r w:rsidR="00666E4F">
        <w:t>7</w:t>
      </w:r>
      <w:r w:rsidR="009539A9">
        <w:t>).</w:t>
      </w:r>
    </w:p>
    <w:p w14:paraId="7ECABF59" w14:textId="77777777" w:rsidR="00520DD4" w:rsidRDefault="00520DD4" w:rsidP="00520DD4"/>
    <w:p w14:paraId="4206D01F" w14:textId="468F433A"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D0060">
        <w:t>, Table S2</w:t>
      </w:r>
      <w:r>
        <w:t>).</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68BC599A"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rsidR="00666E4F">
        <w:t xml:space="preserve">a </w:t>
      </w:r>
      <w:r>
        <w:t>net influx of susceptible people</w:t>
      </w:r>
      <w:r w:rsidR="00666E4F">
        <w:t xml:space="preserve"> through population mobility</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3"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proofErr w:type="gramStart"/>
      <w:r>
        <w:t xml:space="preserve">CMP and COB were supported </w:t>
      </w:r>
      <w:r w:rsidRPr="00C879B0">
        <w:t>by Cooperative Agreement U54GM088558 from the National Instit</w:t>
      </w:r>
      <w:r>
        <w:t>ute O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078DCA05" w:rsidR="002B0917" w:rsidRPr="009D0774" w:rsidRDefault="002B0917" w:rsidP="002B0917">
            <w:pPr>
              <w:jc w:val="center"/>
              <w:rPr>
                <w:sz w:val="20"/>
                <w:szCs w:val="20"/>
              </w:rPr>
            </w:pPr>
            <w:r>
              <w:rPr>
                <w:sz w:val="20"/>
                <w:szCs w:val="20"/>
              </w:rPr>
              <w:t>3</w:t>
            </w:r>
            <w:r w:rsidR="00666E4F">
              <w:rPr>
                <w:sz w:val="20"/>
                <w:szCs w:val="20"/>
              </w:rPr>
              <w:t>4</w:t>
            </w:r>
            <w:r>
              <w:rPr>
                <w:sz w:val="20"/>
                <w:szCs w:val="20"/>
              </w:rPr>
              <w:t>.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297600"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297600"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297600"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297600"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3452376E"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w:t>
      </w:r>
      <w:r w:rsidR="004263A2">
        <w:rPr>
          <w:rFonts w:ascii="Cambria" w:hAnsi="Cambria"/>
          <w:noProof/>
        </w:rPr>
        <w:t>robiol Immunol. 2006;304: 1–16.</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 xml:space="preserve">Krylova O, Earn DJD. Effects of the infectious period distribution on predicted </w:t>
      </w:r>
      <w:r w:rsidRPr="00793181">
        <w:rPr>
          <w:rFonts w:ascii="Cambria" w:hAnsi="Cambria"/>
          <w:noProof/>
        </w:rPr>
        <w:lastRenderedPageBreak/>
        <w:t>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 xml:space="preserve">International Vaccine Institute. Country Investment Case Study on Cholera </w:t>
      </w:r>
      <w:r w:rsidRPr="00793181">
        <w:rPr>
          <w:rFonts w:ascii="Cambria" w:hAnsi="Cambria"/>
          <w:noProof/>
        </w:rPr>
        <w:lastRenderedPageBreak/>
        <w:t>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 xml:space="preserve">Moore S, Lessler J. Optimal allocation of the limited oral cholera vaccine supply </w:t>
      </w:r>
      <w:r w:rsidRPr="00793181">
        <w:rPr>
          <w:rFonts w:ascii="Cambria" w:hAnsi="Cambria"/>
          <w:noProof/>
        </w:rPr>
        <w:lastRenderedPageBreak/>
        <w:t>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 xml:space="preserve">Van Loon FPL, Clemens JD, Chakraborty J, Rao MR, Kay B </w:t>
      </w:r>
      <w:bookmarkStart w:id="0" w:name="_GoBack"/>
      <w:bookmarkEnd w:id="0"/>
      <w:r w:rsidRPr="00793181">
        <w:rPr>
          <w:rFonts w:ascii="Cambria" w:hAnsi="Cambria"/>
          <w:noProof/>
        </w:rPr>
        <w:t>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297600"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297600"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1656D87F" w14:textId="77777777" w:rsidR="005D0060" w:rsidRDefault="005D0060" w:rsidP="00D60633"/>
    <w:p w14:paraId="03C3D2EA" w14:textId="11943BE3" w:rsidR="005D0060" w:rsidRPr="00403CC2" w:rsidRDefault="005D0060" w:rsidP="005D0060">
      <w:pPr>
        <w:rPr>
          <w:b/>
        </w:rPr>
      </w:pPr>
      <w:r>
        <w:rPr>
          <w:b/>
        </w:rPr>
        <w:t xml:space="preserve">Table S2. Magnitude of potential drivers of waning </w:t>
      </w:r>
      <w:proofErr w:type="gramStart"/>
      <w:r>
        <w:rPr>
          <w:b/>
        </w:rPr>
        <w:t>herd</w:t>
      </w:r>
      <w:proofErr w:type="gramEnd"/>
      <w:r>
        <w:rPr>
          <w:b/>
        </w:rPr>
        <w:t xml:space="preserve"> immunity in </w:t>
      </w:r>
      <w:proofErr w:type="spellStart"/>
      <w:r>
        <w:rPr>
          <w:b/>
        </w:rPr>
        <w:t>Bentiu</w:t>
      </w:r>
      <w:proofErr w:type="spellEnd"/>
      <w:r>
        <w:rPr>
          <w:b/>
        </w:rPr>
        <w:t xml:space="preserve"> </w:t>
      </w:r>
      <w:proofErr w:type="spellStart"/>
      <w:r>
        <w:rPr>
          <w:b/>
        </w:rPr>
        <w:t>PoC</w:t>
      </w:r>
      <w:proofErr w:type="spellEnd"/>
      <w:r>
        <w:rPr>
          <w:b/>
        </w:rPr>
        <w:t xml:space="preserve"> Camp using Backward Selection.</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tblGrid>
      <w:tr w:rsidR="009D135B" w:rsidRPr="009D0774" w14:paraId="3F415AF9" w14:textId="77777777" w:rsidTr="00297600">
        <w:tc>
          <w:tcPr>
            <w:tcW w:w="1620" w:type="dxa"/>
            <w:vAlign w:val="center"/>
          </w:tcPr>
          <w:p w14:paraId="0A7EFA7B" w14:textId="77777777" w:rsidR="009D135B" w:rsidRPr="009D0774" w:rsidRDefault="009D135B" w:rsidP="00297600">
            <w:pPr>
              <w:jc w:val="center"/>
              <w:rPr>
                <w:b/>
                <w:sz w:val="20"/>
                <w:szCs w:val="20"/>
              </w:rPr>
            </w:pPr>
            <w:r w:rsidRPr="009D0774">
              <w:rPr>
                <w:b/>
                <w:sz w:val="20"/>
                <w:szCs w:val="20"/>
              </w:rPr>
              <w:t>Scenario</w:t>
            </w:r>
          </w:p>
        </w:tc>
        <w:tc>
          <w:tcPr>
            <w:tcW w:w="1080" w:type="dxa"/>
            <w:vAlign w:val="center"/>
          </w:tcPr>
          <w:p w14:paraId="445BFF40" w14:textId="77777777" w:rsidR="009D135B" w:rsidRDefault="009D135B" w:rsidP="00297600">
            <w:pPr>
              <w:jc w:val="center"/>
              <w:rPr>
                <w:b/>
                <w:sz w:val="20"/>
                <w:szCs w:val="20"/>
              </w:rPr>
            </w:pPr>
            <w:r>
              <w:rPr>
                <w:b/>
                <w:sz w:val="20"/>
                <w:szCs w:val="20"/>
              </w:rPr>
              <w:t>Vaccine Efficacy</w:t>
            </w:r>
          </w:p>
          <w:p w14:paraId="185C076E" w14:textId="77777777" w:rsidR="009D135B" w:rsidRPr="009D0774" w:rsidRDefault="009D135B" w:rsidP="00297600">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1D95BDE3" w14:textId="77777777" w:rsidR="009D135B" w:rsidRDefault="009D135B" w:rsidP="00297600">
            <w:pPr>
              <w:jc w:val="center"/>
              <w:rPr>
                <w:b/>
                <w:sz w:val="20"/>
                <w:szCs w:val="20"/>
              </w:rPr>
            </w:pPr>
            <w:r>
              <w:rPr>
                <w:b/>
                <w:sz w:val="20"/>
                <w:szCs w:val="20"/>
              </w:rPr>
              <w:t>Population Size</w:t>
            </w:r>
          </w:p>
          <w:p w14:paraId="14A2666A" w14:textId="77777777" w:rsidR="009D135B" w:rsidRPr="009D0774" w:rsidRDefault="009D135B" w:rsidP="00297600">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353FA5C8" w14:textId="77777777" w:rsidR="009D135B" w:rsidRDefault="009D135B" w:rsidP="00297600">
            <w:pPr>
              <w:jc w:val="center"/>
              <w:rPr>
                <w:b/>
                <w:sz w:val="20"/>
                <w:szCs w:val="20"/>
              </w:rPr>
            </w:pPr>
            <w:r>
              <w:rPr>
                <w:b/>
                <w:sz w:val="20"/>
                <w:szCs w:val="20"/>
              </w:rPr>
              <w:t>Birth &amp;</w:t>
            </w:r>
          </w:p>
          <w:p w14:paraId="65C7C91D" w14:textId="77777777" w:rsidR="009D135B" w:rsidRPr="009D0774" w:rsidRDefault="009D135B" w:rsidP="00297600">
            <w:pPr>
              <w:jc w:val="center"/>
              <w:rPr>
                <w:b/>
                <w:sz w:val="20"/>
                <w:szCs w:val="20"/>
              </w:rPr>
            </w:pPr>
            <w:r w:rsidRPr="009D0774">
              <w:rPr>
                <w:b/>
                <w:sz w:val="20"/>
                <w:szCs w:val="20"/>
              </w:rPr>
              <w:t>Death</w:t>
            </w:r>
            <w:r>
              <w:rPr>
                <w:b/>
                <w:sz w:val="20"/>
                <w:szCs w:val="20"/>
              </w:rPr>
              <w:t xml:space="preserve"> Rate</w:t>
            </w:r>
          </w:p>
        </w:tc>
        <w:tc>
          <w:tcPr>
            <w:tcW w:w="1080" w:type="dxa"/>
            <w:vAlign w:val="center"/>
          </w:tcPr>
          <w:p w14:paraId="3C7B471C" w14:textId="77777777" w:rsidR="009D135B" w:rsidRPr="009D0774" w:rsidRDefault="009D135B" w:rsidP="00297600">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6063D463" w14:textId="77777777" w:rsidR="009D135B" w:rsidRDefault="009D135B" w:rsidP="00297600">
            <w:pPr>
              <w:jc w:val="center"/>
              <w:rPr>
                <w:b/>
                <w:sz w:val="20"/>
                <w:szCs w:val="20"/>
              </w:rPr>
            </w:pPr>
            <w:r>
              <w:rPr>
                <w:b/>
                <w:sz w:val="20"/>
                <w:szCs w:val="20"/>
              </w:rPr>
              <w:t>Percent Susceptible on Oct 16, 2016</w:t>
            </w:r>
          </w:p>
          <w:p w14:paraId="70D7C449" w14:textId="77777777" w:rsidR="009D135B" w:rsidRPr="00A26E68" w:rsidRDefault="009D135B" w:rsidP="00297600">
            <w:pPr>
              <w:rPr>
                <w:b/>
                <w:sz w:val="20"/>
                <w:szCs w:val="20"/>
                <w:vertAlign w:val="subscript"/>
              </w:rPr>
            </w:pPr>
            <m:oMathPara>
              <m:oMath>
                <m:r>
                  <m:rPr>
                    <m:sty m:val="bi"/>
                  </m:rPr>
                  <w:rPr>
                    <w:rFonts w:ascii="Cambria Math" w:hAnsi="Cambria Math"/>
                    <w:sz w:val="20"/>
                    <w:szCs w:val="20"/>
                  </w:rPr>
                  <m:t>X(t)</m:t>
                </m:r>
              </m:oMath>
            </m:oMathPara>
          </w:p>
        </w:tc>
      </w:tr>
      <w:tr w:rsidR="009D135B" w:rsidRPr="009D0774" w14:paraId="74D10814" w14:textId="77777777" w:rsidTr="00297600">
        <w:tc>
          <w:tcPr>
            <w:tcW w:w="1620" w:type="dxa"/>
            <w:shd w:val="clear" w:color="auto" w:fill="auto"/>
            <w:vAlign w:val="center"/>
          </w:tcPr>
          <w:p w14:paraId="494BE4D6" w14:textId="77777777" w:rsidR="009D135B" w:rsidRPr="009D0774" w:rsidRDefault="009D135B" w:rsidP="00297600">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7F96D289" w14:textId="77777777" w:rsidR="009D135B" w:rsidRPr="009D0774" w:rsidRDefault="009D135B" w:rsidP="00297600">
            <w:pPr>
              <w:jc w:val="center"/>
              <w:rPr>
                <w:sz w:val="20"/>
                <w:szCs w:val="20"/>
              </w:rPr>
            </w:pPr>
            <w:r>
              <w:rPr>
                <w:sz w:val="20"/>
                <w:szCs w:val="20"/>
              </w:rPr>
              <w:t>70.3%</w:t>
            </w:r>
          </w:p>
        </w:tc>
        <w:tc>
          <w:tcPr>
            <w:tcW w:w="1260" w:type="dxa"/>
            <w:shd w:val="clear" w:color="auto" w:fill="D9D9D9" w:themeFill="background1" w:themeFillShade="D9"/>
            <w:vAlign w:val="center"/>
          </w:tcPr>
          <w:p w14:paraId="5817C815" w14:textId="77777777"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2363A047" w14:textId="77777777" w:rsidR="009D135B" w:rsidRPr="009D0774" w:rsidRDefault="009D135B" w:rsidP="00297600">
            <w:pPr>
              <w:jc w:val="center"/>
              <w:rPr>
                <w:sz w:val="20"/>
                <w:szCs w:val="20"/>
              </w:rPr>
            </w:pPr>
            <w:r w:rsidRPr="009D0774">
              <w:rPr>
                <w:sz w:val="20"/>
                <w:szCs w:val="20"/>
              </w:rPr>
              <w:t>0</w:t>
            </w:r>
          </w:p>
        </w:tc>
        <w:tc>
          <w:tcPr>
            <w:tcW w:w="1080" w:type="dxa"/>
            <w:shd w:val="clear" w:color="auto" w:fill="D9D9D9" w:themeFill="background1" w:themeFillShade="D9"/>
            <w:vAlign w:val="center"/>
          </w:tcPr>
          <w:p w14:paraId="400884AE" w14:textId="77777777"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21D6EC97" w14:textId="77777777" w:rsidR="009D135B" w:rsidRPr="009D0774" w:rsidRDefault="009D135B" w:rsidP="00297600">
            <w:pPr>
              <w:jc w:val="center"/>
              <w:rPr>
                <w:sz w:val="20"/>
                <w:szCs w:val="20"/>
              </w:rPr>
            </w:pPr>
            <w:r>
              <w:rPr>
                <w:sz w:val="20"/>
                <w:szCs w:val="20"/>
              </w:rPr>
              <w:t>34.4%</w:t>
            </w:r>
          </w:p>
        </w:tc>
      </w:tr>
      <w:tr w:rsidR="009D135B" w:rsidRPr="009D0774" w14:paraId="75E715DD" w14:textId="77777777" w:rsidTr="005D0060">
        <w:tc>
          <w:tcPr>
            <w:tcW w:w="1620" w:type="dxa"/>
            <w:shd w:val="clear" w:color="auto" w:fill="auto"/>
            <w:vAlign w:val="center"/>
          </w:tcPr>
          <w:p w14:paraId="122FD424" w14:textId="09B37588"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D9D9D9" w:themeFill="background1" w:themeFillShade="D9"/>
            <w:vAlign w:val="center"/>
          </w:tcPr>
          <w:p w14:paraId="4FEA19B5" w14:textId="2C0557FB" w:rsidR="009D135B" w:rsidRPr="009D0774" w:rsidRDefault="009D135B" w:rsidP="00297600">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62E90A2C" w14:textId="1905609C"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21381686" w14:textId="4826B2D7"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7FC4D2AA" w14:textId="7C36F815"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3CD2C89B" w14:textId="4D802BB8" w:rsidR="009D135B" w:rsidRPr="009D0774" w:rsidRDefault="009D135B" w:rsidP="00297600">
            <w:pPr>
              <w:jc w:val="center"/>
              <w:rPr>
                <w:sz w:val="20"/>
                <w:szCs w:val="20"/>
              </w:rPr>
            </w:pPr>
            <w:r>
              <w:rPr>
                <w:sz w:val="20"/>
                <w:szCs w:val="20"/>
              </w:rPr>
              <w:t>70.5%</w:t>
            </w:r>
          </w:p>
        </w:tc>
      </w:tr>
      <w:tr w:rsidR="009D135B" w:rsidRPr="009D0774" w14:paraId="4E9492F0" w14:textId="77777777" w:rsidTr="005D0060">
        <w:tc>
          <w:tcPr>
            <w:tcW w:w="1620" w:type="dxa"/>
            <w:shd w:val="clear" w:color="auto" w:fill="auto"/>
            <w:vAlign w:val="center"/>
          </w:tcPr>
          <w:p w14:paraId="3D3EBD9D" w14:textId="03A744F5"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C6D9F1" w:themeFill="text2" w:themeFillTint="33"/>
            <w:vAlign w:val="center"/>
          </w:tcPr>
          <w:p w14:paraId="2AFD1377" w14:textId="374D9865" w:rsidR="009D135B" w:rsidRPr="009D0774" w:rsidRDefault="009D135B" w:rsidP="00297600">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49E0977E" w14:textId="177DA614"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209FC1" w14:textId="3C41FD51"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269D86EE" w14:textId="726B9AB8"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044E2DCF" w14:textId="2D494ABE" w:rsidR="009D135B" w:rsidRPr="009D0774" w:rsidRDefault="009D135B" w:rsidP="00297600">
            <w:pPr>
              <w:jc w:val="center"/>
              <w:rPr>
                <w:sz w:val="20"/>
                <w:szCs w:val="20"/>
              </w:rPr>
            </w:pPr>
            <w:r>
              <w:rPr>
                <w:sz w:val="20"/>
                <w:szCs w:val="20"/>
              </w:rPr>
              <w:t>71.8%</w:t>
            </w:r>
          </w:p>
        </w:tc>
      </w:tr>
      <w:tr w:rsidR="009D135B" w:rsidRPr="009D0774" w14:paraId="71E70D45" w14:textId="77777777" w:rsidTr="005D0060">
        <w:tc>
          <w:tcPr>
            <w:tcW w:w="1620" w:type="dxa"/>
            <w:shd w:val="clear" w:color="auto" w:fill="auto"/>
            <w:vAlign w:val="center"/>
          </w:tcPr>
          <w:p w14:paraId="34D5E06C" w14:textId="017E53C6" w:rsidR="009D135B" w:rsidRPr="009D0774" w:rsidRDefault="009D135B" w:rsidP="00297600">
            <w:pPr>
              <w:jc w:val="center"/>
              <w:rPr>
                <w:b/>
                <w:sz w:val="20"/>
                <w:szCs w:val="20"/>
              </w:rPr>
            </w:pPr>
            <w:r>
              <w:rPr>
                <w:b/>
                <w:sz w:val="20"/>
                <w:szCs w:val="20"/>
              </w:rPr>
              <w:t xml:space="preserve">Remove </w:t>
            </w: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C6D9F1" w:themeFill="text2" w:themeFillTint="33"/>
            <w:vAlign w:val="center"/>
          </w:tcPr>
          <w:p w14:paraId="0C0F63E8" w14:textId="37132BBC"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78787F" w14:textId="06BDA304" w:rsidR="009D135B" w:rsidRPr="009D0774" w:rsidRDefault="009D135B" w:rsidP="00297600">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39B38956" w14:textId="4026B0DD" w:rsidR="009D135B" w:rsidRPr="009D0774" w:rsidRDefault="009D135B" w:rsidP="00297600">
            <w:pPr>
              <w:jc w:val="center"/>
              <w:rPr>
                <w:sz w:val="20"/>
                <w:szCs w:val="20"/>
              </w:rPr>
            </w:pPr>
            <w:r w:rsidRPr="009D0774">
              <w:rPr>
                <w:sz w:val="20"/>
                <w:szCs w:val="20"/>
              </w:rPr>
              <w:t>0</w:t>
            </w:r>
          </w:p>
        </w:tc>
        <w:tc>
          <w:tcPr>
            <w:tcW w:w="1080" w:type="dxa"/>
            <w:shd w:val="clear" w:color="auto" w:fill="C6D9F1" w:themeFill="text2" w:themeFillTint="33"/>
            <w:vAlign w:val="center"/>
          </w:tcPr>
          <w:p w14:paraId="37A882FB" w14:textId="7B2E3722"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B5AFBF" w14:textId="239D48C9" w:rsidR="009D135B" w:rsidRPr="009D0774" w:rsidRDefault="009D135B" w:rsidP="00297600">
            <w:pPr>
              <w:jc w:val="center"/>
              <w:rPr>
                <w:sz w:val="20"/>
                <w:szCs w:val="20"/>
              </w:rPr>
            </w:pPr>
            <w:r>
              <w:rPr>
                <w:sz w:val="20"/>
                <w:szCs w:val="20"/>
              </w:rPr>
              <w:t>79.6%</w:t>
            </w:r>
          </w:p>
        </w:tc>
      </w:tr>
      <w:tr w:rsidR="009D135B" w:rsidRPr="009D0774" w14:paraId="7BB57A13" w14:textId="77777777" w:rsidTr="005D0060">
        <w:tc>
          <w:tcPr>
            <w:tcW w:w="1620" w:type="dxa"/>
            <w:shd w:val="clear" w:color="auto" w:fill="auto"/>
            <w:vAlign w:val="center"/>
          </w:tcPr>
          <w:p w14:paraId="47F4F166" w14:textId="3561F18F" w:rsidR="009D135B" w:rsidRPr="009D0774" w:rsidRDefault="009D135B" w:rsidP="00297600">
            <w:pPr>
              <w:jc w:val="center"/>
              <w:rPr>
                <w:b/>
                <w:sz w:val="20"/>
                <w:szCs w:val="20"/>
              </w:rPr>
            </w:pPr>
            <w:r>
              <w:rPr>
                <w:b/>
                <w:sz w:val="20"/>
                <w:szCs w:val="20"/>
              </w:rPr>
              <w:lastRenderedPageBreak/>
              <w:t>Remove Only Resettlement</w:t>
            </w:r>
          </w:p>
        </w:tc>
        <w:tc>
          <w:tcPr>
            <w:tcW w:w="1080" w:type="dxa"/>
            <w:shd w:val="clear" w:color="auto" w:fill="C6D9F1" w:themeFill="text2" w:themeFillTint="33"/>
            <w:vAlign w:val="center"/>
          </w:tcPr>
          <w:p w14:paraId="1ADDAE19" w14:textId="632C87E3"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6CB8F8" w14:textId="66F92F5E"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7700CB4C" w14:textId="56F68843"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74840E34" w14:textId="5558B9EE"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0921DACD" w14:textId="1A2FC276" w:rsidR="009D135B" w:rsidRPr="009D0774" w:rsidRDefault="009D135B" w:rsidP="00297600">
            <w:pPr>
              <w:jc w:val="center"/>
              <w:rPr>
                <w:sz w:val="20"/>
                <w:szCs w:val="20"/>
              </w:rPr>
            </w:pPr>
            <w:r>
              <w:rPr>
                <w:sz w:val="20"/>
                <w:szCs w:val="20"/>
              </w:rPr>
              <w:t>73.3%</w:t>
            </w:r>
          </w:p>
        </w:tc>
      </w:tr>
      <w:tr w:rsidR="009D135B" w:rsidRPr="009D0774" w14:paraId="049CDCA1" w14:textId="77777777" w:rsidTr="00297600">
        <w:tc>
          <w:tcPr>
            <w:tcW w:w="1620" w:type="dxa"/>
            <w:shd w:val="clear" w:color="auto" w:fill="auto"/>
            <w:vAlign w:val="center"/>
          </w:tcPr>
          <w:p w14:paraId="7C19203D" w14:textId="77777777" w:rsidR="009D135B" w:rsidRPr="009D0774" w:rsidRDefault="009D135B" w:rsidP="00297600">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6AF6AF61" w14:textId="77777777"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14B319BF" w14:textId="77777777"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35EF7174" w14:textId="77777777"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DE04A67" w14:textId="77777777" w:rsidR="009D135B" w:rsidRPr="009D0774" w:rsidRDefault="009D135B"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60933466" w14:textId="77777777" w:rsidR="009D135B" w:rsidRPr="009D0774" w:rsidRDefault="009D135B" w:rsidP="00297600">
            <w:pPr>
              <w:jc w:val="center"/>
              <w:rPr>
                <w:sz w:val="20"/>
                <w:szCs w:val="20"/>
              </w:rPr>
            </w:pPr>
            <w:r>
              <w:rPr>
                <w:sz w:val="20"/>
                <w:szCs w:val="20"/>
              </w:rPr>
              <w:t>80.8%</w:t>
            </w:r>
          </w:p>
        </w:tc>
      </w:tr>
    </w:tbl>
    <w:p w14:paraId="4DC6D6CE" w14:textId="1C89D7DC" w:rsidR="005D0060" w:rsidRPr="009D135B" w:rsidRDefault="009D135B" w:rsidP="005D0060">
      <w:r>
        <w:t>Backward removal of drivers reveals the same order of influential drivers as the forward selection of drivers (Table 1). In order of decreasing importance, these are vaccine efficacy, population size, resettlement, and births/deaths.</w:t>
      </w:r>
    </w:p>
    <w:p w14:paraId="0BC2BEDA" w14:textId="0B398B0B" w:rsidR="005D0060" w:rsidRPr="005D0060" w:rsidRDefault="005D0060" w:rsidP="00D60633">
      <w:pPr>
        <w:rPr>
          <w:b/>
        </w:rPr>
      </w:pPr>
    </w:p>
    <w:p w14:paraId="67211F64" w14:textId="77777777" w:rsidR="00C72407" w:rsidRDefault="00C72407" w:rsidP="00D60633"/>
    <w:p w14:paraId="6E415ABB" w14:textId="7FB6C6B0" w:rsidR="00C72407" w:rsidRPr="007A38D0" w:rsidRDefault="00C72407" w:rsidP="00D60633">
      <w:pPr>
        <w:rPr>
          <w:b/>
        </w:rPr>
      </w:pPr>
      <w:r w:rsidRPr="007A38D0">
        <w:rPr>
          <w:b/>
        </w:rPr>
        <w:t>Table S</w:t>
      </w:r>
      <w:r w:rsidR="005D0060">
        <w:rPr>
          <w:b/>
        </w:rPr>
        <w:t>3</w:t>
      </w:r>
      <w:r w:rsidRPr="007A38D0">
        <w:rPr>
          <w:b/>
        </w:rPr>
        <w:t>.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4"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w:t>
      </w:r>
      <w:proofErr w:type="gramStart"/>
      <w:r>
        <w:rPr>
          <w:b/>
        </w:rPr>
        <w:t xml:space="preserve">Final epidemic size </w:t>
      </w:r>
      <w:r w:rsidR="00AD39E5">
        <w:rPr>
          <w:b/>
        </w:rPr>
        <w:t>distribution and choice of cutoff.</w:t>
      </w:r>
      <w:proofErr w:type="gramEnd"/>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w:t>
      </w:r>
      <w:r>
        <w:lastRenderedPageBreak/>
        <w:t xml:space="preserve">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proofErr w:type="gramStart"/>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B9791D"/>
    <w:p w14:paraId="79D9E5FE" w14:textId="3FB25A77" w:rsidR="00B9791D" w:rsidRDefault="00B9791D" w:rsidP="00B9791D">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573D6EAF" w14:textId="6FBB14EB" w:rsidR="00B9791D" w:rsidRDefault="00B9791D" w:rsidP="00B9791D">
      <w:r>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7239D913" w14:textId="77777777" w:rsidR="00666E4F" w:rsidRPr="00055B77" w:rsidRDefault="00666E4F" w:rsidP="00666E4F"/>
    <w:p w14:paraId="3049ADA8" w14:textId="77777777" w:rsidR="00666E4F" w:rsidRDefault="00666E4F" w:rsidP="00666E4F">
      <w:pPr>
        <w:rPr>
          <w:b/>
        </w:rPr>
      </w:pPr>
      <w:r>
        <w:rPr>
          <w:b/>
        </w:rPr>
        <w:t>Fig S6.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Camp between </w:t>
      </w:r>
      <w:proofErr w:type="gramStart"/>
      <w:r>
        <w:rPr>
          <w:b/>
        </w:rPr>
        <w:t>October,</w:t>
      </w:r>
      <w:proofErr w:type="gramEnd"/>
      <w:r>
        <w:rPr>
          <w:b/>
        </w:rPr>
        <w:t xml:space="preserve"> 2016, and January, 2017. </w:t>
      </w:r>
    </w:p>
    <w:p w14:paraId="1597D456" w14:textId="77777777" w:rsidR="00666E4F" w:rsidRDefault="00666E4F" w:rsidP="00666E4F">
      <w:r>
        <w:t xml:space="preserve">Using the daily case counts (grey bars) and a generation interval with median of 5 days and following a gamma distribution with shape=0.5 and rate=0.1 as per ref </w:t>
      </w:r>
      <w:r>
        <w:fldChar w:fldCharType="begin" w:fldLock="1"/>
      </w:r>
      <w:r>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fldChar w:fldCharType="separate"/>
      </w:r>
      <w:r w:rsidRPr="00C72407">
        <w:rPr>
          <w:noProof/>
        </w:rPr>
        <w:t>[30]</w:t>
      </w:r>
      <w:r>
        <w:fldChar w:fldCharType="end"/>
      </w:r>
      <w:r>
        <w:t>, we report a mean time-dependent reproductive number (red line) above unity for nearly two months. 95% confidence intervals are shown in pink.</w:t>
      </w:r>
    </w:p>
    <w:p w14:paraId="5A3E5903" w14:textId="77777777" w:rsidR="00666E4F" w:rsidRDefault="00666E4F" w:rsidP="00B9791D"/>
    <w:p w14:paraId="3965790A" w14:textId="4FA30486" w:rsidR="006A0A82" w:rsidRDefault="006A0A82" w:rsidP="00754E2D">
      <w:r>
        <w:rPr>
          <w:b/>
        </w:rPr>
        <w:t>Fig S</w:t>
      </w:r>
      <w:r w:rsidR="00666E4F">
        <w:rPr>
          <w:b/>
        </w:rPr>
        <w:t>7</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w:t>
      </w:r>
      <w:r w:rsidR="007304DE">
        <w:lastRenderedPageBreak/>
        <w:t xml:space="preserve">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1E086F46"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routine </w:t>
      </w:r>
      <w:r w:rsidR="00666E4F">
        <w:t>vaccination</w:t>
      </w:r>
      <w:r w:rsidR="00EC352D">
        <w:t xml:space="preserv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297600"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52DC11C" w:rsidR="00AD6CB1" w:rsidRDefault="00A433D9" w:rsidP="00AB630E">
      <w:r>
        <w:lastRenderedPageBreak/>
        <w:t>When the number of available vaccine</w:t>
      </w:r>
      <w:r w:rsidR="00666E4F">
        <w:t>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w:t>
      </w:r>
      <w:r w:rsidR="00666E4F">
        <w:t xml:space="preserve"> then</w:t>
      </w:r>
      <w:r>
        <w:t xml:space="preserv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4A1CF0BC"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000</m:t>
            </m:r>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w:t>
      </w:r>
      <w:r w:rsidR="005D0060">
        <w:t xml:space="preserve"> and Haiti (2010-2015) (Table S3</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coupled 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The interactive online supplement (found at</w:t>
      </w:r>
      <w:proofErr w:type="gramStart"/>
      <w:r>
        <w:t xml:space="preserve">: </w:t>
      </w:r>
      <w:r w:rsidR="00D73FCE">
        <w:t xml:space="preserve"> ,</w:t>
      </w:r>
      <w:proofErr w:type="gramEnd"/>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1D4F3F09" w14:textId="53EA0D5A" w:rsidR="004679C6" w:rsidRDefault="004679C6"/>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11C21" w14:textId="77777777" w:rsidR="00297600" w:rsidRDefault="00297600" w:rsidP="001850C4">
      <w:r>
        <w:separator/>
      </w:r>
    </w:p>
  </w:endnote>
  <w:endnote w:type="continuationSeparator" w:id="0">
    <w:p w14:paraId="1BA2A908" w14:textId="77777777" w:rsidR="00297600" w:rsidRDefault="00297600"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297600" w:rsidRDefault="00297600"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297600" w:rsidRDefault="00297600"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297600" w:rsidRDefault="00297600"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63A2">
      <w:rPr>
        <w:rStyle w:val="PageNumber"/>
        <w:noProof/>
      </w:rPr>
      <w:t>19</w:t>
    </w:r>
    <w:r>
      <w:rPr>
        <w:rStyle w:val="PageNumber"/>
      </w:rPr>
      <w:fldChar w:fldCharType="end"/>
    </w:r>
  </w:p>
  <w:p w14:paraId="08A4DC5F" w14:textId="77777777" w:rsidR="00297600" w:rsidRDefault="00297600"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F8AC" w14:textId="77777777" w:rsidR="00297600" w:rsidRDefault="00297600" w:rsidP="001850C4">
      <w:r>
        <w:separator/>
      </w:r>
    </w:p>
  </w:footnote>
  <w:footnote w:type="continuationSeparator" w:id="0">
    <w:p w14:paraId="27F06357" w14:textId="77777777" w:rsidR="00297600" w:rsidRDefault="00297600"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6F8B"/>
    <w:rsid w:val="000679D4"/>
    <w:rsid w:val="00072529"/>
    <w:rsid w:val="000728B5"/>
    <w:rsid w:val="000769F3"/>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5D"/>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97600"/>
    <w:rsid w:val="002A1306"/>
    <w:rsid w:val="002A4FEA"/>
    <w:rsid w:val="002A611F"/>
    <w:rsid w:val="002B0917"/>
    <w:rsid w:val="002B1D6D"/>
    <w:rsid w:val="002B3E01"/>
    <w:rsid w:val="002B44C8"/>
    <w:rsid w:val="002B71D7"/>
    <w:rsid w:val="002C24BA"/>
    <w:rsid w:val="002C252E"/>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263A2"/>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665B"/>
    <w:rsid w:val="00560843"/>
    <w:rsid w:val="00561673"/>
    <w:rsid w:val="00561BAD"/>
    <w:rsid w:val="005634FB"/>
    <w:rsid w:val="0056395C"/>
    <w:rsid w:val="00564BE0"/>
    <w:rsid w:val="00570BE7"/>
    <w:rsid w:val="0057282C"/>
    <w:rsid w:val="00572DA9"/>
    <w:rsid w:val="00575970"/>
    <w:rsid w:val="00575C99"/>
    <w:rsid w:val="00575CD5"/>
    <w:rsid w:val="00581754"/>
    <w:rsid w:val="00581C67"/>
    <w:rsid w:val="00586F75"/>
    <w:rsid w:val="005950CA"/>
    <w:rsid w:val="00596D3C"/>
    <w:rsid w:val="00596D59"/>
    <w:rsid w:val="00597617"/>
    <w:rsid w:val="005A7770"/>
    <w:rsid w:val="005B3DD3"/>
    <w:rsid w:val="005B3F4E"/>
    <w:rsid w:val="005B7291"/>
    <w:rsid w:val="005C033C"/>
    <w:rsid w:val="005C0BCB"/>
    <w:rsid w:val="005C0C25"/>
    <w:rsid w:val="005C2518"/>
    <w:rsid w:val="005C53CB"/>
    <w:rsid w:val="005C7B32"/>
    <w:rsid w:val="005D0060"/>
    <w:rsid w:val="005D6069"/>
    <w:rsid w:val="005E298F"/>
    <w:rsid w:val="005E4650"/>
    <w:rsid w:val="005E48B4"/>
    <w:rsid w:val="005E4FB9"/>
    <w:rsid w:val="005E6674"/>
    <w:rsid w:val="005E7286"/>
    <w:rsid w:val="005F2BA7"/>
    <w:rsid w:val="005F3AAD"/>
    <w:rsid w:val="006000DB"/>
    <w:rsid w:val="00601E61"/>
    <w:rsid w:val="006037E5"/>
    <w:rsid w:val="00611082"/>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66E4F"/>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A9"/>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4770"/>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D698C"/>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1C5"/>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1638"/>
    <w:rsid w:val="009C482B"/>
    <w:rsid w:val="009C4C8D"/>
    <w:rsid w:val="009C5323"/>
    <w:rsid w:val="009D0774"/>
    <w:rsid w:val="009D1224"/>
    <w:rsid w:val="009D135B"/>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170"/>
    <w:rsid w:val="00AD2DC7"/>
    <w:rsid w:val="00AD2FEE"/>
    <w:rsid w:val="00AD39E5"/>
    <w:rsid w:val="00AD63AF"/>
    <w:rsid w:val="00AD6CB1"/>
    <w:rsid w:val="00AE1228"/>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78A"/>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E7099"/>
    <w:rsid w:val="00BF150A"/>
    <w:rsid w:val="00BF2DA0"/>
    <w:rsid w:val="00C01BE6"/>
    <w:rsid w:val="00C023C4"/>
    <w:rsid w:val="00C032C9"/>
    <w:rsid w:val="00C04090"/>
    <w:rsid w:val="00C041CB"/>
    <w:rsid w:val="00C06A72"/>
    <w:rsid w:val="00C06EB8"/>
    <w:rsid w:val="00C07693"/>
    <w:rsid w:val="00C102EF"/>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58CD"/>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36BA8"/>
    <w:rsid w:val="00F37766"/>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A78C8"/>
    <w:rsid w:val="00FB0C1C"/>
    <w:rsid w:val="00FB1466"/>
    <w:rsid w:val="00FB184A"/>
    <w:rsid w:val="00FB25E1"/>
    <w:rsid w:val="00FC03E5"/>
    <w:rsid w:val="00FC2CCF"/>
    <w:rsid w:val="00FC372D"/>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yperlink" Target="https://github.com/peakcm/cholera" TargetMode="External"/><Relationship Id="rId11" Type="http://schemas.openxmlformats.org/officeDocument/2006/relationships/hyperlink" Target="http://www.iomsouthsudan.org/tracking/"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hyperlink" Target="https://esa.un.org/unpd/wpp/"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CD6AD-19D8-8547-970F-6D45FC446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24</Pages>
  <Words>28002</Words>
  <Characters>159617</Characters>
  <Application>Microsoft Macintosh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38</cp:revision>
  <cp:lastPrinted>2016-10-19T21:00:00Z</cp:lastPrinted>
  <dcterms:created xsi:type="dcterms:W3CDTF">2017-02-03T12:43:00Z</dcterms:created>
  <dcterms:modified xsi:type="dcterms:W3CDTF">2017-03-1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